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0164EDFF"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w:t>
      </w:r>
      <w:proofErr w:type="gramStart"/>
      <w:r>
        <w:t>pore)</w:t>
      </w:r>
      <w:r w:rsidR="00D9034D">
        <w:t>(</w:t>
      </w:r>
      <w:proofErr w:type="gramEnd"/>
      <w:r w:rsidR="00D9034D">
        <w:t>Fig. 1a)</w:t>
      </w:r>
      <w:r w:rsidR="00B37F1E">
        <w:t xml:space="preserve">. </w:t>
      </w:r>
      <w:commentRangeStart w:id="0"/>
      <w:r w:rsidR="00B37F1E">
        <w:t xml:space="preserve">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w:t>
      </w:r>
      <w:commentRangeEnd w:id="0"/>
      <w:r w:rsidR="00B37F1E">
        <w:rPr>
          <w:rStyle w:val="CommentReference"/>
          <w:rFonts w:ascii="Times New Roman" w:hAnsi="Times New Roman"/>
        </w:rPr>
        <w:commentReference w:id="0"/>
      </w:r>
      <w:r w:rsidR="00B37F1E">
        <w:t xml:space="preserve">;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r w:rsidR="00B37F1E">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B37F1E">
        <w:fldChar w:fldCharType="separate"/>
      </w:r>
      <w:r w:rsidR="00B37F1E" w:rsidRPr="00B37F1E">
        <w:rPr>
          <w:noProof/>
        </w:rPr>
        <w:t>(Zavada, 1983)</w:t>
      </w:r>
      <w:r w:rsidR="00B37F1E">
        <w:fldChar w:fldCharType="end"/>
      </w:r>
      <w:r w:rsidR="00B37F1E">
        <w:t>.</w:t>
      </w:r>
      <w:r w:rsidR="00D12E16">
        <w:t xml:space="preserve"> The pollen wall bears a thick </w:t>
      </w:r>
      <w:proofErr w:type="spellStart"/>
      <w:r w:rsidR="00D12E16">
        <w:t>footlayer</w:t>
      </w:r>
      <w:proofErr w:type="spellEnd"/>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ectexine</w:t>
      </w:r>
      <w:proofErr w:type="spellEnd"/>
      <w:r w:rsidR="00A91BA5">
        <w:t xml:space="preserve"> structure covering part of the </w:t>
      </w:r>
      <w:r w:rsidR="00E20294">
        <w:t>aperture</w:t>
      </w:r>
      <w:r w:rsidR="00A91BA5">
        <w:t xml:space="preserve">, and which is isolated from the rest of the </w:t>
      </w:r>
      <w:proofErr w:type="spellStart"/>
      <w:r w:rsidR="00A91BA5">
        <w:t>sexine</w:t>
      </w:r>
      <w:proofErr w:type="spellEnd"/>
      <w:r w:rsidR="00A91BA5">
        <w:t>)</w:t>
      </w:r>
      <w:r w:rsidR="00A801F2">
        <w:t xml:space="preserve"> </w:t>
      </w:r>
      <w:r w:rsidR="00D9034D">
        <w:t>(Fig. 1d)</w:t>
      </w:r>
      <w:r w:rsidR="00A91BA5">
        <w:t>.</w:t>
      </w:r>
    </w:p>
    <w:p w14:paraId="34D4D87D" w14:textId="77777777" w:rsidR="00A91BA5" w:rsidRDefault="00A91BA5" w:rsidP="00587B4D">
      <w:pPr>
        <w:pStyle w:val="NoSpacing"/>
      </w:pPr>
    </w:p>
    <w:p w14:paraId="161CBFDC" w14:textId="57CF17B3" w:rsidR="00587B4D" w:rsidRDefault="00B40B29" w:rsidP="00587B4D">
      <w:pPr>
        <w:pStyle w:val="NoSpacing"/>
      </w:pPr>
      <w:r>
        <w:t>Intra-</w:t>
      </w:r>
      <w:proofErr w:type="spellStart"/>
      <w:r>
        <w:t>exinous</w:t>
      </w:r>
      <w:proofErr w:type="spellEnd"/>
      <w:r>
        <w:t xml:space="preserve"> channels are often noted in </w:t>
      </w:r>
      <w:r w:rsidR="000C3427">
        <w:t>studies of grass pollen micromorphology</w:t>
      </w:r>
      <w:r w:rsidR="00064340">
        <w:t xml:space="preserve"> </w:t>
      </w:r>
      <w:r w:rsidR="00E96583">
        <w:fldChar w:fldCharType="begin" w:fldLock="1"/>
      </w:r>
      <w:r w:rsidR="00E96583">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plainTextFormattedCitation" : "(Christensen and Horner, 1974)", "previouslyFormattedCitation" : "(Christensen and Horner, 1974)" }, "properties" : { "noteIndex" : 0 }, "schema" : "https://github.com/citation-style-language/schema/raw/master/csl-citation.json" }</w:instrText>
      </w:r>
      <w:r w:rsidR="00E96583">
        <w:fldChar w:fldCharType="separate"/>
      </w:r>
      <w:r w:rsidR="00E96583" w:rsidRPr="00E96583">
        <w:rPr>
          <w:noProof/>
        </w:rPr>
        <w:t>(Christensen and Horner, 1974)</w:t>
      </w:r>
      <w:r w:rsidR="00E96583">
        <w:fldChar w:fldCharType="end"/>
      </w:r>
      <w:r w:rsidR="00E96583">
        <w:t xml:space="preserve"> </w:t>
      </w:r>
      <w:r w:rsidR="00064340">
        <w:t xml:space="preserve">or visible in </w:t>
      </w:r>
      <w:r w:rsidR="00A001EF">
        <w:t>Transmission Electron Microscopy (</w:t>
      </w:r>
      <w:r w:rsidR="00064340">
        <w:t>TEM</w:t>
      </w:r>
      <w:r w:rsidR="00A001EF">
        <w:t>)</w:t>
      </w:r>
      <w:r w:rsidR="00064340">
        <w:t xml:space="preserve"> plates without being </w:t>
      </w:r>
      <w:r w:rsidR="000C3427">
        <w:t>mentioned by the authors</w:t>
      </w:r>
      <w:r w:rsidR="00E96583">
        <w:t xml:space="preserve"> </w:t>
      </w:r>
      <w:r w:rsidR="00E96583">
        <w:fldChar w:fldCharType="begin" w:fldLock="1"/>
      </w:r>
      <w:r w:rsidR="00D9034D">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plainTextFormattedCitation" : "(Liu et al., 2004)", "previouslyFormattedCitation" : "(Liu et al., 2004)" }, "properties" : { "noteIndex" : 0 }, "schema" : "https://github.com/citation-style-language/schema/raw/master/csl-citation.json" }</w:instrText>
      </w:r>
      <w:r w:rsidR="00E96583">
        <w:fldChar w:fldCharType="separate"/>
      </w:r>
      <w:r w:rsidR="00E96583" w:rsidRPr="00E96583">
        <w:rPr>
          <w:noProof/>
        </w:rPr>
        <w:t>(Liu et al., 2004)</w:t>
      </w:r>
      <w:r w:rsidR="00E96583">
        <w:fldChar w:fldCharType="end"/>
      </w:r>
      <w:r w:rsidR="000C3427">
        <w:t xml:space="preserve">. </w:t>
      </w:r>
      <w:r w:rsidR="00457A65">
        <w:t>Additionally, intra-</w:t>
      </w:r>
      <w:proofErr w:type="spellStart"/>
      <w:r w:rsidR="00457A65">
        <w:t>exinous</w:t>
      </w:r>
      <w:proofErr w:type="spellEnd"/>
      <w:r w:rsidR="00457A65">
        <w:t xml:space="preserve"> channels</w:t>
      </w:r>
      <w:r w:rsidR="000C3427">
        <w:t xml:space="preserve"> are sometimes </w:t>
      </w:r>
      <w:r w:rsidR="00457A65">
        <w:t>listed</w:t>
      </w:r>
      <w:r w:rsidR="000C3427">
        <w:t xml:space="preserve"> </w:t>
      </w:r>
      <w:r w:rsidR="00064340">
        <w:t xml:space="preserve">as </w:t>
      </w:r>
      <w:r w:rsidR="00457A65">
        <w:t xml:space="preserve">a </w:t>
      </w:r>
      <w:r w:rsidR="00064340">
        <w:t xml:space="preserve">ubiquitous </w:t>
      </w:r>
      <w:r w:rsidR="00E96583">
        <w:t xml:space="preserve">pollen </w:t>
      </w:r>
      <w:r w:rsidR="00457A65">
        <w:t xml:space="preserve">characteristic </w:t>
      </w:r>
      <w:r w:rsidR="00E96583">
        <w:t>in</w:t>
      </w:r>
      <w:r w:rsidR="00457A65">
        <w:t xml:space="preserve"> t</w:t>
      </w:r>
      <w:r w:rsidR="00064340">
        <w:t>he Poaceae</w:t>
      </w:r>
      <w:r w:rsidR="00457A65">
        <w:t xml:space="preserve"> </w:t>
      </w:r>
      <w:r w:rsidR="00457A65">
        <w:fldChar w:fldCharType="begin" w:fldLock="1"/>
      </w:r>
      <w:r w:rsidR="00E96583">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457A65">
        <w:fldChar w:fldCharType="separate"/>
      </w:r>
      <w:r w:rsidR="00457A65" w:rsidRPr="00457A65">
        <w:rPr>
          <w:noProof/>
        </w:rPr>
        <w:t>(Zavada, 1983; Linder and Ferguson, 1985)</w:t>
      </w:r>
      <w:r w:rsidR="00457A65">
        <w:fldChar w:fldCharType="end"/>
      </w:r>
      <w:r w:rsidR="00064340">
        <w:t xml:space="preserve">, </w:t>
      </w:r>
      <w:r w:rsidR="000C3427">
        <w:t xml:space="preserve">and while this appears likely, the claim demands explicit testing. We therefore propose to survey </w:t>
      </w:r>
      <w:r w:rsidR="00457A65">
        <w:t xml:space="preserve">pollen </w:t>
      </w:r>
      <w:proofErr w:type="spellStart"/>
      <w:r w:rsidR="000C3427">
        <w:t>exine</w:t>
      </w:r>
      <w:proofErr w:type="spellEnd"/>
      <w:r w:rsidR="000C3427">
        <w:t xml:space="preserve"> structure across the twelve subfamilies of the </w:t>
      </w:r>
      <w:r w:rsidR="00AF5CC9">
        <w:t>Poaceae and</w:t>
      </w:r>
      <w:r w:rsidR="000C3427">
        <w:t xml:space="preserve"> compare </w:t>
      </w:r>
      <w:r w:rsidR="001267C3">
        <w:t xml:space="preserve">it to the </w:t>
      </w:r>
      <w:proofErr w:type="spellStart"/>
      <w:r w:rsidR="001267C3">
        <w:t>exine</w:t>
      </w:r>
      <w:r w:rsidR="00D9034D">
        <w:t>s</w:t>
      </w:r>
      <w:proofErr w:type="spellEnd"/>
      <w:r w:rsidR="00D9034D">
        <w:t xml:space="preserve"> in pollen from </w:t>
      </w:r>
      <w:r w:rsidR="001267C3">
        <w:t>their</w:t>
      </w:r>
      <w:r w:rsidR="000C3427">
        <w:t xml:space="preserve"> close relatives in the</w:t>
      </w:r>
      <w:r w:rsidR="002E0B5E">
        <w:t xml:space="preserve"> Graminid clade;</w:t>
      </w:r>
      <w:r w:rsidR="00256E0D">
        <w:t xml:space="preserve"> </w:t>
      </w:r>
      <w:proofErr w:type="spellStart"/>
      <w:r w:rsidR="00256E0D">
        <w:t>Ecdeiocoleaceae</w:t>
      </w:r>
      <w:proofErr w:type="spellEnd"/>
      <w:r w:rsidR="00256E0D">
        <w:t xml:space="preserve">, </w:t>
      </w:r>
      <w:proofErr w:type="spellStart"/>
      <w:r w:rsidR="00256E0D">
        <w:t>Joinvilleaceae</w:t>
      </w:r>
      <w:proofErr w:type="spellEnd"/>
      <w:r w:rsidR="00256E0D">
        <w:t xml:space="preserve">, and </w:t>
      </w:r>
      <w:proofErr w:type="spellStart"/>
      <w:r w:rsidR="002E0B5E" w:rsidRPr="002E0B5E">
        <w:t>Flagellariaceae</w:t>
      </w:r>
      <w:proofErr w:type="spellEnd"/>
      <w:r w:rsidR="00D9034D">
        <w:t xml:space="preserve"> using TEM micrographs</w:t>
      </w:r>
      <w:r w:rsidR="000C3427">
        <w:t xml:space="preserve">. </w:t>
      </w:r>
      <w:r w:rsidR="00A45092">
        <w:t xml:space="preserve">This will allow us to test </w:t>
      </w:r>
      <w:r w:rsidR="00A001EF">
        <w:t xml:space="preserve">the hypotheses </w:t>
      </w:r>
      <w:r w:rsidR="00A45092">
        <w:t>a) Intra-</w:t>
      </w:r>
      <w:proofErr w:type="spellStart"/>
      <w:r w:rsidR="00A45092">
        <w:t>exinous</w:t>
      </w:r>
      <w:proofErr w:type="spellEnd"/>
      <w:r w:rsidR="00A45092">
        <w:t xml:space="preserve"> channels are a synapomorphy of the Poaceae; </w:t>
      </w:r>
      <w:r w:rsidR="00A001EF">
        <w:t xml:space="preserve">and </w:t>
      </w:r>
      <w:r w:rsidR="00A45092">
        <w:t>b) The presence and/or structure of intra-</w:t>
      </w:r>
      <w:proofErr w:type="spellStart"/>
      <w:r w:rsidR="00A45092">
        <w:t>exin</w:t>
      </w:r>
      <w:bookmarkStart w:id="1" w:name="_GoBack"/>
      <w:bookmarkEnd w:id="1"/>
      <w:r w:rsidR="00A45092">
        <w:t>ous</w:t>
      </w:r>
      <w:proofErr w:type="spellEnd"/>
      <w:r w:rsidR="00A45092">
        <w:t xml:space="preserve"> channels is taxonomically significant at the subfamily level</w:t>
      </w:r>
      <w:r w:rsidR="00DF08AF">
        <w:t xml:space="preserve"> in the Poaceae</w:t>
      </w:r>
      <w:r w:rsidR="00F92394">
        <w:t>, c) Early-diverging lineages do something else</w:t>
      </w:r>
      <w:r w:rsidR="000C3427">
        <w:t xml:space="preserve"> </w:t>
      </w:r>
    </w:p>
    <w:p w14:paraId="04A966BB" w14:textId="71D6D186" w:rsidR="00A001EF" w:rsidRDefault="00A001EF" w:rsidP="00587B4D">
      <w:pPr>
        <w:pStyle w:val="NoSpacing"/>
      </w:pPr>
    </w:p>
    <w:p w14:paraId="60D16A39" w14:textId="2D85F4C7" w:rsidR="00CA7939" w:rsidRDefault="00CA7939" w:rsidP="00CA7939">
      <w:pPr>
        <w:pStyle w:val="NoSpacing"/>
        <w:keepNext/>
      </w:pPr>
      <w:r>
        <w:rPr>
          <w:noProof/>
        </w:rPr>
        <w:drawing>
          <wp:inline distT="0" distB="0" distL="0" distR="0" wp14:anchorId="56FDBC28" wp14:editId="2D7F499D">
            <wp:extent cx="938397" cy="640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A8EFA3.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938397" cy="640080"/>
                    </a:xfrm>
                    <a:prstGeom prst="rect">
                      <a:avLst/>
                    </a:prstGeom>
                  </pic:spPr>
                </pic:pic>
              </a:graphicData>
            </a:graphic>
          </wp:inline>
        </w:drawing>
      </w:r>
      <w:r w:rsidR="00D9034D">
        <w:rPr>
          <w:noProof/>
        </w:rPr>
        <w:drawing>
          <wp:inline distT="0" distB="0" distL="0" distR="0" wp14:anchorId="070C5382" wp14:editId="7EEC5433">
            <wp:extent cx="1634087" cy="640080"/>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A89CDE.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34087" cy="640080"/>
                    </a:xfrm>
                    <a:prstGeom prst="rect">
                      <a:avLst/>
                    </a:prstGeom>
                  </pic:spPr>
                </pic:pic>
              </a:graphicData>
            </a:graphic>
          </wp:inline>
        </w:drawing>
      </w:r>
      <w:r w:rsidR="00A001EF">
        <w:rPr>
          <w:noProof/>
        </w:rPr>
        <w:drawing>
          <wp:inline distT="0" distB="0" distL="0" distR="0" wp14:anchorId="61A05720" wp14:editId="5B42638B">
            <wp:extent cx="1649873" cy="6363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A8F9E5.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49873" cy="636325"/>
                    </a:xfrm>
                    <a:prstGeom prst="rect">
                      <a:avLst/>
                    </a:prstGeom>
                  </pic:spPr>
                </pic:pic>
              </a:graphicData>
            </a:graphic>
          </wp:inline>
        </w:drawing>
      </w:r>
      <w:r w:rsidRPr="00CA7939">
        <w:t xml:space="preserve"> </w:t>
      </w:r>
      <w:r w:rsidR="00D9034D">
        <w:rPr>
          <w:noProof/>
        </w:rPr>
        <w:drawing>
          <wp:inline distT="0" distB="0" distL="0" distR="0" wp14:anchorId="14FF2485" wp14:editId="1B28B220">
            <wp:extent cx="1316391" cy="64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A896A8.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6391" cy="640080"/>
                    </a:xfrm>
                    <a:prstGeom prst="rect">
                      <a:avLst/>
                    </a:prstGeom>
                  </pic:spPr>
                </pic:pic>
              </a:graphicData>
            </a:graphic>
          </wp:inline>
        </w:drawing>
      </w:r>
    </w:p>
    <w:p w14:paraId="687846ED" w14:textId="72843812" w:rsidR="00CA7939" w:rsidRDefault="00CA7939" w:rsidP="00CA7939">
      <w:pPr>
        <w:pStyle w:val="Caption"/>
      </w:pPr>
      <w:r>
        <w:t xml:space="preserve">Figure </w:t>
      </w:r>
      <w:r>
        <w:fldChar w:fldCharType="begin"/>
      </w:r>
      <w:r>
        <w:instrText xml:space="preserve"> SEQ Figure \* ARABIC </w:instrText>
      </w:r>
      <w:r>
        <w:fldChar w:fldCharType="separate"/>
      </w:r>
      <w:r>
        <w:rPr>
          <w:noProof/>
        </w:rPr>
        <w:t>1</w:t>
      </w:r>
      <w:r>
        <w:fldChar w:fldCharType="end"/>
      </w:r>
      <w:r>
        <w:t>a: Annulus, b</w:t>
      </w:r>
      <w:r w:rsidR="00D9034D">
        <w:t>:</w:t>
      </w:r>
      <w:r w:rsidR="00D9034D" w:rsidRPr="00D9034D">
        <w:t xml:space="preserve"> </w:t>
      </w:r>
      <w:r w:rsidR="00D9034D">
        <w:t>Tectum</w:t>
      </w:r>
      <w:r>
        <w:t xml:space="preserve">, c: </w:t>
      </w:r>
      <w:proofErr w:type="spellStart"/>
      <w:r>
        <w:t>Columellum</w:t>
      </w:r>
      <w:proofErr w:type="spellEnd"/>
      <w:r w:rsidR="00D9034D">
        <w:t xml:space="preserve">, d: </w:t>
      </w:r>
      <w:r w:rsidR="00D9034D">
        <w:t>Operculum</w:t>
      </w:r>
      <w:r w:rsidR="00D9034D">
        <w:t xml:space="preserve"> </w:t>
      </w:r>
      <w:r w:rsidR="00D9034D" w:rsidRPr="00D9034D">
        <w:rPr>
          <w:b/>
        </w:rPr>
        <w:t>Note: Expand this caption</w:t>
      </w:r>
      <w:r w:rsidR="00D9034D">
        <w:rPr>
          <w:b/>
        </w:rPr>
        <w:t xml:space="preserve"> after redrawing and mention </w:t>
      </w:r>
      <w:proofErr w:type="spellStart"/>
      <w:r w:rsidR="00D9034D">
        <w:rPr>
          <w:b/>
        </w:rPr>
        <w:t>footlayer</w:t>
      </w:r>
      <w:proofErr w:type="spellEnd"/>
    </w:p>
    <w:p w14:paraId="1F1CB96C" w14:textId="3E9A4172" w:rsidR="00D9034D" w:rsidRDefault="00CA7939">
      <w:pPr>
        <w:spacing w:after="160" w:line="259" w:lineRule="auto"/>
        <w:rPr>
          <w:i/>
        </w:rPr>
      </w:pPr>
      <w:r w:rsidRPr="00D9034D">
        <w:rPr>
          <w:i/>
        </w:rPr>
        <w:t>T</w:t>
      </w:r>
      <w:r w:rsidR="00C4407A" w:rsidRPr="00D9034D">
        <w:rPr>
          <w:i/>
        </w:rPr>
        <w:t>hese are taken from Punt et al. 2007’s Glossary of Pollen and Spore Terminology. I plan to redraw them myself and cite it as</w:t>
      </w:r>
      <w:r w:rsidR="00D9034D">
        <w:rPr>
          <w:i/>
        </w:rPr>
        <w:t>:</w:t>
      </w:r>
      <w:r w:rsidR="00C4407A" w:rsidRPr="00D9034D">
        <w:rPr>
          <w:i/>
        </w:rPr>
        <w:t xml:space="preserve"> </w:t>
      </w:r>
      <w:r w:rsidR="00D9034D">
        <w:rPr>
          <w:i/>
        </w:rPr>
        <w:t>R</w:t>
      </w:r>
      <w:r w:rsidR="00C4407A" w:rsidRPr="00D9034D">
        <w:rPr>
          <w:i/>
        </w:rPr>
        <w:t>edrawn from</w:t>
      </w:r>
      <w:r w:rsidR="00D9034D">
        <w:rPr>
          <w:i/>
        </w:rPr>
        <w:t xml:space="preserve"> </w:t>
      </w:r>
      <w:r w:rsidR="00D9034D" w:rsidRPr="00D9034D">
        <w:rPr>
          <w:i/>
        </w:rPr>
        <w:fldChar w:fldCharType="begin" w:fldLock="1"/>
      </w:r>
      <w:r w:rsidR="00D9034D" w:rsidRPr="00D9034D">
        <w:rPr>
          <w:i/>
        </w:rP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 "properties" : { "noteIndex" : 0 }, "schema" : "https://github.com/citation-style-language/schema/raw/master/csl-citation.json" }</w:instrText>
      </w:r>
      <w:r w:rsidR="00D9034D" w:rsidRPr="00D9034D">
        <w:rPr>
          <w:i/>
        </w:rPr>
        <w:fldChar w:fldCharType="separate"/>
      </w:r>
      <w:r w:rsidR="00D9034D" w:rsidRPr="00D9034D">
        <w:rPr>
          <w:i/>
          <w:noProof/>
        </w:rPr>
        <w:t xml:space="preserve">Punt et al. </w:t>
      </w:r>
      <w:r w:rsidR="00D9034D" w:rsidRPr="00D9034D">
        <w:rPr>
          <w:i/>
          <w:noProof/>
        </w:rPr>
        <w:t>(</w:t>
      </w:r>
      <w:r w:rsidR="00D9034D" w:rsidRPr="00D9034D">
        <w:rPr>
          <w:i/>
          <w:noProof/>
        </w:rPr>
        <w:t>2007)</w:t>
      </w:r>
      <w:r w:rsidR="00D9034D" w:rsidRPr="00D9034D">
        <w:rPr>
          <w:i/>
        </w:rPr>
        <w:fldChar w:fldCharType="end"/>
      </w:r>
    </w:p>
    <w:p w14:paraId="3ECD8715" w14:textId="6DC41435" w:rsidR="002D678C" w:rsidRDefault="002D678C">
      <w:pPr>
        <w:spacing w:after="160" w:line="259" w:lineRule="auto"/>
      </w:pPr>
    </w:p>
    <w:p w14:paraId="3BFC8DB9" w14:textId="3F0779C6" w:rsidR="00073D5A" w:rsidRDefault="00073D5A">
      <w:pPr>
        <w:spacing w:after="160" w:line="259" w:lineRule="auto"/>
        <w:rPr>
          <w:b/>
        </w:rPr>
      </w:pPr>
      <w:r>
        <w:rPr>
          <w:b/>
        </w:rPr>
        <w:t>Preliminary results</w:t>
      </w:r>
    </w:p>
    <w:p w14:paraId="1CD77214" w14:textId="608CF1A4" w:rsidR="00073D5A" w:rsidRDefault="00073D5A">
      <w:pPr>
        <w:spacing w:after="160" w:line="259" w:lineRule="auto"/>
      </w:pPr>
      <w:r>
        <w:rPr>
          <w:b/>
        </w:rPr>
        <w:tab/>
      </w:r>
      <w:r>
        <w:rPr>
          <w:u w:val="single"/>
        </w:rPr>
        <w:t>Pollen</w:t>
      </w:r>
    </w:p>
    <w:p w14:paraId="1A1F019D" w14:textId="1E383D4F" w:rsidR="00073D5A" w:rsidRPr="00073D5A" w:rsidRDefault="00073D5A">
      <w:pPr>
        <w:spacing w:after="160" w:line="259" w:lineRule="auto"/>
      </w:pPr>
      <w:r>
        <w:t>Intra-</w:t>
      </w:r>
      <w:proofErr w:type="spellStart"/>
      <w:r>
        <w:t>exinous</w:t>
      </w:r>
      <w:proofErr w:type="spellEnd"/>
      <w:r>
        <w:t xml:space="preserve"> channels in Poaceae pollen were first noted in early </w:t>
      </w:r>
      <w:r w:rsidR="00E54295">
        <w:t xml:space="preserve">micrographic studies of </w:t>
      </w:r>
      <w:r w:rsidR="00E54295" w:rsidRPr="00E54295">
        <w:t xml:space="preserve">pollen </w:t>
      </w:r>
      <w:proofErr w:type="spellStart"/>
      <w:r w:rsidR="00E54295" w:rsidRPr="00E54295">
        <w:t>exines</w:t>
      </w:r>
      <w:proofErr w:type="spellEnd"/>
      <w:r w:rsidR="00E54295" w:rsidRPr="00E54295">
        <w:t xml:space="preserve"> (</w:t>
      </w:r>
      <w:r w:rsidR="00E54295" w:rsidRPr="00E54295">
        <w:rPr>
          <w:rFonts w:ascii="Arial" w:hAnsi="Arial" w:cs="Arial"/>
          <w:sz w:val="20"/>
          <w:szCs w:val="20"/>
          <w:shd w:val="clear" w:color="auto" w:fill="FFFFFF"/>
        </w:rPr>
        <w:t xml:space="preserve">G </w:t>
      </w:r>
      <w:proofErr w:type="spellStart"/>
      <w:r w:rsidR="00E54295" w:rsidRPr="00E54295">
        <w:rPr>
          <w:rFonts w:ascii="Arial" w:hAnsi="Arial" w:cs="Arial"/>
          <w:sz w:val="20"/>
          <w:szCs w:val="20"/>
          <w:shd w:val="clear" w:color="auto" w:fill="FFFFFF"/>
        </w:rPr>
        <w:t>Erdtman</w:t>
      </w:r>
      <w:proofErr w:type="spellEnd"/>
      <w:r w:rsidR="00E54295" w:rsidRPr="00E54295">
        <w:rPr>
          <w:rFonts w:ascii="Arial" w:hAnsi="Arial" w:cs="Arial"/>
          <w:sz w:val="20"/>
          <w:szCs w:val="20"/>
          <w:shd w:val="clear" w:color="auto" w:fill="FFFFFF"/>
        </w:rPr>
        <w:t xml:space="preserve">, JR </w:t>
      </w:r>
      <w:proofErr w:type="spellStart"/>
      <w:r w:rsidR="00E54295" w:rsidRPr="00E54295">
        <w:rPr>
          <w:rFonts w:ascii="Arial" w:hAnsi="Arial" w:cs="Arial"/>
          <w:sz w:val="20"/>
          <w:szCs w:val="20"/>
          <w:shd w:val="clear" w:color="auto" w:fill="FFFFFF"/>
        </w:rPr>
        <w:t>Praglowski</w:t>
      </w:r>
      <w:proofErr w:type="spellEnd"/>
      <w:r w:rsidR="00E54295" w:rsidRPr="00E54295">
        <w:rPr>
          <w:rFonts w:ascii="Arial" w:hAnsi="Arial" w:cs="Arial"/>
          <w:sz w:val="20"/>
          <w:szCs w:val="20"/>
          <w:shd w:val="clear" w:color="auto" w:fill="FFFFFF"/>
        </w:rPr>
        <w:t> - Bot. Not, 1959</w:t>
      </w:r>
      <w:r w:rsidR="00E54295" w:rsidRPr="00E54295">
        <w:rPr>
          <w:rFonts w:ascii="Arial" w:hAnsi="Arial" w:cs="Arial"/>
          <w:sz w:val="20"/>
          <w:szCs w:val="20"/>
          <w:shd w:val="clear" w:color="auto" w:fill="FFFFFF"/>
        </w:rPr>
        <w:t>) CHECK THIS</w:t>
      </w: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62075453" w14:textId="3CE94868" w:rsidR="00D9034D" w:rsidRPr="00D9034D" w:rsidRDefault="00D12E16" w:rsidP="00D9034D">
      <w:pPr>
        <w:widowControl w:val="0"/>
        <w:autoSpaceDE w:val="0"/>
        <w:autoSpaceDN w:val="0"/>
        <w:adjustRightInd w:val="0"/>
        <w:ind w:left="480" w:hanging="480"/>
        <w:rPr>
          <w:rFonts w:cs="Times New Roman"/>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D9034D" w:rsidRPr="00D9034D">
        <w:rPr>
          <w:rFonts w:cs="Times New Roman"/>
          <w:smallCaps/>
          <w:noProof/>
          <w:szCs w:val="24"/>
        </w:rPr>
        <w:t>Christensen, J.E.</w:t>
      </w:r>
      <w:r w:rsidR="00D9034D" w:rsidRPr="00D9034D">
        <w:rPr>
          <w:rFonts w:cs="Times New Roman"/>
          <w:noProof/>
          <w:szCs w:val="24"/>
        </w:rPr>
        <w:t xml:space="preserve">, and </w:t>
      </w:r>
      <w:r w:rsidR="00D9034D" w:rsidRPr="00D9034D">
        <w:rPr>
          <w:rFonts w:cs="Times New Roman"/>
          <w:smallCaps/>
          <w:noProof/>
          <w:szCs w:val="24"/>
        </w:rPr>
        <w:t>H.T. Horner</w:t>
      </w:r>
      <w:r w:rsidR="00D9034D" w:rsidRPr="00D9034D">
        <w:rPr>
          <w:rFonts w:cs="Times New Roman"/>
          <w:noProof/>
          <w:szCs w:val="24"/>
        </w:rPr>
        <w:t xml:space="preserve">. 1974. Pollen pore development and its spatial orientation during microsporogenesis in the grass Sorghum bicolor. </w:t>
      </w:r>
      <w:r w:rsidR="00D9034D" w:rsidRPr="00D9034D">
        <w:rPr>
          <w:rFonts w:cs="Times New Roman"/>
          <w:i/>
          <w:iCs/>
          <w:noProof/>
          <w:szCs w:val="24"/>
        </w:rPr>
        <w:t>American Journal of Botany</w:t>
      </w:r>
      <w:r w:rsidR="00D9034D" w:rsidRPr="00D9034D">
        <w:rPr>
          <w:rFonts w:cs="Times New Roman"/>
          <w:noProof/>
          <w:szCs w:val="24"/>
        </w:rPr>
        <w:t xml:space="preserve"> 61: 604–623.</w:t>
      </w:r>
    </w:p>
    <w:p w14:paraId="4E3ACE97" w14:textId="77777777" w:rsidR="00D9034D" w:rsidRPr="00D9034D" w:rsidRDefault="00D9034D" w:rsidP="00D9034D">
      <w:pPr>
        <w:widowControl w:val="0"/>
        <w:autoSpaceDE w:val="0"/>
        <w:autoSpaceDN w:val="0"/>
        <w:adjustRightInd w:val="0"/>
        <w:ind w:left="480" w:hanging="480"/>
        <w:rPr>
          <w:rFonts w:cs="Times New Roman"/>
          <w:noProof/>
          <w:szCs w:val="24"/>
        </w:rPr>
      </w:pPr>
      <w:r w:rsidRPr="00D9034D">
        <w:rPr>
          <w:rFonts w:cs="Times New Roman"/>
          <w:smallCaps/>
          <w:noProof/>
          <w:szCs w:val="24"/>
        </w:rPr>
        <w:t>Linder, H.P.</w:t>
      </w:r>
      <w:r w:rsidRPr="00D9034D">
        <w:rPr>
          <w:rFonts w:cs="Times New Roman"/>
          <w:noProof/>
          <w:szCs w:val="24"/>
        </w:rPr>
        <w:t xml:space="preserve">, and </w:t>
      </w:r>
      <w:r w:rsidRPr="00D9034D">
        <w:rPr>
          <w:rFonts w:cs="Times New Roman"/>
          <w:smallCaps/>
          <w:noProof/>
          <w:szCs w:val="24"/>
        </w:rPr>
        <w:t>I.K. Ferguson</w:t>
      </w:r>
      <w:r w:rsidRPr="00D9034D">
        <w:rPr>
          <w:rFonts w:cs="Times New Roman"/>
          <w:noProof/>
          <w:szCs w:val="24"/>
        </w:rPr>
        <w:t xml:space="preserve">. 1985. On the pollen morphology and phylogeny of the restionales and poales. </w:t>
      </w:r>
      <w:r w:rsidRPr="00D9034D">
        <w:rPr>
          <w:rFonts w:cs="Times New Roman"/>
          <w:i/>
          <w:iCs/>
          <w:noProof/>
          <w:szCs w:val="24"/>
        </w:rPr>
        <w:t>Grana</w:t>
      </w:r>
      <w:r w:rsidRPr="00D9034D">
        <w:rPr>
          <w:rFonts w:cs="Times New Roman"/>
          <w:noProof/>
          <w:szCs w:val="24"/>
        </w:rPr>
        <w:t xml:space="preserve"> 24: 65–76.</w:t>
      </w:r>
    </w:p>
    <w:p w14:paraId="411459E9" w14:textId="77777777" w:rsidR="00D9034D" w:rsidRPr="00D9034D" w:rsidRDefault="00D9034D" w:rsidP="00D9034D">
      <w:pPr>
        <w:widowControl w:val="0"/>
        <w:autoSpaceDE w:val="0"/>
        <w:autoSpaceDN w:val="0"/>
        <w:adjustRightInd w:val="0"/>
        <w:ind w:left="480" w:hanging="480"/>
        <w:rPr>
          <w:rFonts w:cs="Times New Roman"/>
          <w:noProof/>
          <w:szCs w:val="24"/>
        </w:rPr>
      </w:pPr>
      <w:r w:rsidRPr="00D9034D">
        <w:rPr>
          <w:rFonts w:cs="Times New Roman"/>
          <w:smallCaps/>
          <w:noProof/>
          <w:szCs w:val="24"/>
        </w:rPr>
        <w:t>Liu, Q.</w:t>
      </w:r>
      <w:r w:rsidRPr="00D9034D">
        <w:rPr>
          <w:rFonts w:cs="Times New Roman"/>
          <w:noProof/>
          <w:szCs w:val="24"/>
        </w:rPr>
        <w:t xml:space="preserve">, </w:t>
      </w:r>
      <w:r w:rsidRPr="00D9034D">
        <w:rPr>
          <w:rFonts w:cs="Times New Roman"/>
          <w:smallCaps/>
          <w:noProof/>
          <w:szCs w:val="24"/>
        </w:rPr>
        <w:t>N.X. Zhao</w:t>
      </w:r>
      <w:r w:rsidRPr="00D9034D">
        <w:rPr>
          <w:rFonts w:cs="Times New Roman"/>
          <w:noProof/>
          <w:szCs w:val="24"/>
        </w:rPr>
        <w:t xml:space="preserve">, and </w:t>
      </w:r>
      <w:r w:rsidRPr="00D9034D">
        <w:rPr>
          <w:rFonts w:cs="Times New Roman"/>
          <w:smallCaps/>
          <w:noProof/>
          <w:szCs w:val="24"/>
        </w:rPr>
        <w:t>G. Hao</w:t>
      </w:r>
      <w:r w:rsidRPr="00D9034D">
        <w:rPr>
          <w:rFonts w:cs="Times New Roman"/>
          <w:noProof/>
          <w:szCs w:val="24"/>
        </w:rPr>
        <w:t xml:space="preserve">. 2004. Pollen morphology of the Chloridoideae (Gramineae). </w:t>
      </w:r>
      <w:r w:rsidRPr="00D9034D">
        <w:rPr>
          <w:rFonts w:cs="Times New Roman"/>
          <w:i/>
          <w:iCs/>
          <w:noProof/>
          <w:szCs w:val="24"/>
        </w:rPr>
        <w:t>Grana</w:t>
      </w:r>
      <w:r w:rsidRPr="00D9034D">
        <w:rPr>
          <w:rFonts w:cs="Times New Roman"/>
          <w:noProof/>
          <w:szCs w:val="24"/>
        </w:rPr>
        <w:t xml:space="preserve"> 43: 238–248.</w:t>
      </w:r>
    </w:p>
    <w:p w14:paraId="44CA1E6E" w14:textId="77777777" w:rsidR="00D9034D" w:rsidRPr="00D9034D" w:rsidRDefault="00D9034D" w:rsidP="00D9034D">
      <w:pPr>
        <w:widowControl w:val="0"/>
        <w:autoSpaceDE w:val="0"/>
        <w:autoSpaceDN w:val="0"/>
        <w:adjustRightInd w:val="0"/>
        <w:ind w:left="480" w:hanging="480"/>
        <w:rPr>
          <w:rFonts w:cs="Times New Roman"/>
          <w:noProof/>
          <w:szCs w:val="24"/>
        </w:rPr>
      </w:pPr>
      <w:r w:rsidRPr="00D9034D">
        <w:rPr>
          <w:rFonts w:cs="Times New Roman"/>
          <w:smallCaps/>
          <w:noProof/>
          <w:szCs w:val="24"/>
        </w:rPr>
        <w:t>Punt, W.</w:t>
      </w:r>
      <w:r w:rsidRPr="00D9034D">
        <w:rPr>
          <w:rFonts w:cs="Times New Roman"/>
          <w:noProof/>
          <w:szCs w:val="24"/>
        </w:rPr>
        <w:t xml:space="preserve">, </w:t>
      </w:r>
      <w:r w:rsidRPr="00D9034D">
        <w:rPr>
          <w:rFonts w:cs="Times New Roman"/>
          <w:smallCaps/>
          <w:noProof/>
          <w:szCs w:val="24"/>
        </w:rPr>
        <w:t>P.P. Hoen</w:t>
      </w:r>
      <w:r w:rsidRPr="00D9034D">
        <w:rPr>
          <w:rFonts w:cs="Times New Roman"/>
          <w:noProof/>
          <w:szCs w:val="24"/>
        </w:rPr>
        <w:t xml:space="preserve">, </w:t>
      </w:r>
      <w:r w:rsidRPr="00D9034D">
        <w:rPr>
          <w:rFonts w:cs="Times New Roman"/>
          <w:smallCaps/>
          <w:noProof/>
          <w:szCs w:val="24"/>
        </w:rPr>
        <w:t>S. Blackmore</w:t>
      </w:r>
      <w:r w:rsidRPr="00D9034D">
        <w:rPr>
          <w:rFonts w:cs="Times New Roman"/>
          <w:noProof/>
          <w:szCs w:val="24"/>
        </w:rPr>
        <w:t xml:space="preserve">, </w:t>
      </w:r>
      <w:r w:rsidRPr="00D9034D">
        <w:rPr>
          <w:rFonts w:cs="Times New Roman"/>
          <w:smallCaps/>
          <w:noProof/>
          <w:szCs w:val="24"/>
        </w:rPr>
        <w:t>S. Nilsson</w:t>
      </w:r>
      <w:r w:rsidRPr="00D9034D">
        <w:rPr>
          <w:rFonts w:cs="Times New Roman"/>
          <w:noProof/>
          <w:szCs w:val="24"/>
        </w:rPr>
        <w:t xml:space="preserve">, and </w:t>
      </w:r>
      <w:r w:rsidRPr="00D9034D">
        <w:rPr>
          <w:rFonts w:cs="Times New Roman"/>
          <w:smallCaps/>
          <w:noProof/>
          <w:szCs w:val="24"/>
        </w:rPr>
        <w:t>A. Le Thomas</w:t>
      </w:r>
      <w:r w:rsidRPr="00D9034D">
        <w:rPr>
          <w:rFonts w:cs="Times New Roman"/>
          <w:noProof/>
          <w:szCs w:val="24"/>
        </w:rPr>
        <w:t xml:space="preserve">. 2007. Glossary of pollen and spore terminology. </w:t>
      </w:r>
      <w:r w:rsidRPr="00D9034D">
        <w:rPr>
          <w:rFonts w:cs="Times New Roman"/>
          <w:i/>
          <w:iCs/>
          <w:noProof/>
          <w:szCs w:val="24"/>
        </w:rPr>
        <w:t>Review of Palaeobotany and Palynology</w:t>
      </w:r>
      <w:r w:rsidRPr="00D9034D">
        <w:rPr>
          <w:rFonts w:cs="Times New Roman"/>
          <w:noProof/>
          <w:szCs w:val="24"/>
        </w:rPr>
        <w:t xml:space="preserve"> 143: 1–81.</w:t>
      </w:r>
    </w:p>
    <w:p w14:paraId="18FE3330" w14:textId="77777777" w:rsidR="00D9034D" w:rsidRPr="00D9034D" w:rsidRDefault="00D9034D" w:rsidP="00D9034D">
      <w:pPr>
        <w:widowControl w:val="0"/>
        <w:autoSpaceDE w:val="0"/>
        <w:autoSpaceDN w:val="0"/>
        <w:adjustRightInd w:val="0"/>
        <w:ind w:left="480" w:hanging="480"/>
        <w:rPr>
          <w:rFonts w:cs="Times New Roman"/>
          <w:noProof/>
        </w:rPr>
      </w:pPr>
      <w:r w:rsidRPr="00D9034D">
        <w:rPr>
          <w:rFonts w:cs="Times New Roman"/>
          <w:smallCaps/>
          <w:noProof/>
          <w:szCs w:val="24"/>
        </w:rPr>
        <w:t>Zavada, M.S.</w:t>
      </w:r>
      <w:r w:rsidRPr="00D9034D">
        <w:rPr>
          <w:rFonts w:cs="Times New Roman"/>
          <w:noProof/>
          <w:szCs w:val="24"/>
        </w:rPr>
        <w:t xml:space="preserve"> 1983. Comparative morphology of monocot pollen and evolutionary trends of apertures and wall structures. </w:t>
      </w:r>
      <w:r w:rsidRPr="00D9034D">
        <w:rPr>
          <w:rFonts w:cs="Times New Roman"/>
          <w:i/>
          <w:iCs/>
          <w:noProof/>
          <w:szCs w:val="24"/>
        </w:rPr>
        <w:t>The Botanical Review</w:t>
      </w:r>
      <w:r w:rsidRPr="00D9034D">
        <w:rPr>
          <w:rFonts w:cs="Times New Roman"/>
          <w:noProof/>
          <w:szCs w:val="24"/>
        </w:rPr>
        <w:t xml:space="preserve"> 49: 331–379.</w:t>
      </w:r>
    </w:p>
    <w:p w14:paraId="38832BF8" w14:textId="61B326F6" w:rsidR="00587B4D" w:rsidRPr="00587B4D" w:rsidRDefault="00D12E16">
      <w:pPr>
        <w:rPr>
          <w:u w:val="single"/>
        </w:rPr>
      </w:pPr>
      <w:r>
        <w:rPr>
          <w:u w:val="single"/>
        </w:rPr>
        <w:fldChar w:fldCharType="end"/>
      </w:r>
    </w:p>
    <w:sectPr w:rsidR="00587B4D" w:rsidRPr="00587B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 w:date="2018-07-04T11:21:00Z" w:initials="HMC">
    <w:p w14:paraId="6EADC2EE" w14:textId="06CCFF31" w:rsidR="00B37F1E" w:rsidRDefault="00B37F1E">
      <w:pPr>
        <w:pStyle w:val="CommentText"/>
      </w:pPr>
      <w:r>
        <w:rPr>
          <w:rStyle w:val="CommentReference"/>
        </w:rPr>
        <w:annotationRef/>
      </w:r>
      <w:r>
        <w:t>There are lots of pictures in the literature, but I would prefer to take a few of my own for this on Beth’s good scope.</w:t>
      </w:r>
      <w:r w:rsidR="00D9034D">
        <w:t xml:space="preserve"> Fresh pollen from the greenhouse would work and I can process and mount it in a couple of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DC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DC2EE" w16cid:durableId="1EE72C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75A"/>
    <w:rsid w:val="00064340"/>
    <w:rsid w:val="00073D5A"/>
    <w:rsid w:val="000C3427"/>
    <w:rsid w:val="001267C3"/>
    <w:rsid w:val="00256E0D"/>
    <w:rsid w:val="002B411C"/>
    <w:rsid w:val="002D37D6"/>
    <w:rsid w:val="002D678C"/>
    <w:rsid w:val="002E0B5E"/>
    <w:rsid w:val="00342A15"/>
    <w:rsid w:val="004026C3"/>
    <w:rsid w:val="00457A65"/>
    <w:rsid w:val="004F2C70"/>
    <w:rsid w:val="00587B4D"/>
    <w:rsid w:val="006B3B6D"/>
    <w:rsid w:val="0090158B"/>
    <w:rsid w:val="00951404"/>
    <w:rsid w:val="00A001EF"/>
    <w:rsid w:val="00A45092"/>
    <w:rsid w:val="00A801F2"/>
    <w:rsid w:val="00A91BA5"/>
    <w:rsid w:val="00AC7F83"/>
    <w:rsid w:val="00AF5CC9"/>
    <w:rsid w:val="00B37F1E"/>
    <w:rsid w:val="00B40B29"/>
    <w:rsid w:val="00C4407A"/>
    <w:rsid w:val="00CA7939"/>
    <w:rsid w:val="00D12E16"/>
    <w:rsid w:val="00D612A4"/>
    <w:rsid w:val="00D9034D"/>
    <w:rsid w:val="00DE3598"/>
    <w:rsid w:val="00DF08AF"/>
    <w:rsid w:val="00E20294"/>
    <w:rsid w:val="00E54295"/>
    <w:rsid w:val="00E80868"/>
    <w:rsid w:val="00E96583"/>
    <w:rsid w:val="00F92394"/>
    <w:rsid w:val="00FA6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semiHidden/>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tm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DF049-CA6F-43AE-8B65-07504B602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2</Pages>
  <Words>2507</Words>
  <Characters>1429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8</cp:revision>
  <dcterms:created xsi:type="dcterms:W3CDTF">2018-07-04T16:03:00Z</dcterms:created>
  <dcterms:modified xsi:type="dcterms:W3CDTF">2018-07-05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geological-society-of-america-bulletin</vt:lpwstr>
  </property>
  <property fmtid="{D5CDD505-2E9C-101B-9397-08002B2CF9AE}" pid="9" name="Mendeley Recent Style Name 3_1">
    <vt:lpwstr>Geological Society of America Bulletin</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